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ins w:id="0" w:author="Microsoft Office User" w:date="2017-08-14T10:58:00Z">
        <w:r>
          <w:rPr>
            <w:b/>
            <w:sz w:val="44"/>
          </w:rPr>
          <w:t xml:space="preserve">Glucocorticoid-Induced </w:t>
        </w:r>
      </w:ins>
      <w:r w:rsidR="00E046CC" w:rsidRPr="00E046CC">
        <w:rPr>
          <w:b/>
          <w:sz w:val="44"/>
        </w:rPr>
        <w:t xml:space="preserve">Metabolic </w:t>
      </w:r>
      <w:ins w:id="1" w:author="Microsoft Office User" w:date="2017-08-14T10:58:00Z">
        <w:r>
          <w:rPr>
            <w:b/>
            <w:sz w:val="44"/>
          </w:rPr>
          <w:t xml:space="preserve">Disturbances </w:t>
        </w:r>
      </w:ins>
      <w:ins w:id="2" w:author="Microsoft Office User" w:date="2017-08-14T10:57:00Z">
        <w:r>
          <w:rPr>
            <w:b/>
            <w:sz w:val="44"/>
          </w:rPr>
          <w:t>are Exacerbated</w:t>
        </w:r>
      </w:ins>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6"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 xml:space="preserve">and </w:t>
      </w:r>
      <w:commentRangeStart w:id="7"/>
      <w:commentRangeStart w:id="8"/>
      <w:r w:rsidR="00C15F0C">
        <w:t>NAFLD</w:t>
      </w:r>
      <w:commentRangeEnd w:id="7"/>
      <w:r w:rsidR="00322670">
        <w:rPr>
          <w:rStyle w:val="CommentReference"/>
        </w:rPr>
        <w:commentReference w:id="7"/>
      </w:r>
      <w:commentRangeEnd w:id="8"/>
      <w:r w:rsidR="000B433F">
        <w:rPr>
          <w:rStyle w:val="CommentReference"/>
        </w:rPr>
        <w:commentReference w:id="8"/>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9"/>
      <w:commentRangeStart w:id="10"/>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9"/>
      <w:r w:rsidR="007937AB">
        <w:rPr>
          <w:rStyle w:val="CommentReference"/>
        </w:rPr>
        <w:commentReference w:id="9"/>
      </w:r>
      <w:commentRangeEnd w:id="10"/>
      <w:r w:rsidR="00DB12BD">
        <w:rPr>
          <w:rStyle w:val="CommentReference"/>
        </w:rPr>
        <w:commentReference w:id="10"/>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1"/>
      <w:commentRangeStart w:id="12"/>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11"/>
      <w:r w:rsidR="00240C1C" w:rsidRPr="00F7444B">
        <w:rPr>
          <w:rStyle w:val="CommentReference"/>
          <w:sz w:val="24"/>
          <w:szCs w:val="24"/>
        </w:rPr>
        <w:commentReference w:id="11"/>
      </w:r>
      <w:commentRangeEnd w:id="12"/>
      <w:r>
        <w:rPr>
          <w:rStyle w:val="CommentReference"/>
        </w:rPr>
        <w:commentReference w:id="12"/>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t>
      </w:r>
      <w:r w:rsidR="00BF4435">
        <w:lastRenderedPageBreak/>
        <w:t>were fed the same HFD as above for 8 weeks and treated with dexamethasone for 3 weeks prior to the experiment.</w:t>
      </w:r>
      <w:r>
        <w:t xml:space="preserve">  Conscious glucose clamps were performed as described </w:t>
      </w:r>
      <w:commentRangeStart w:id="13"/>
      <w:commentRangeStart w:id="14"/>
      <w:r>
        <w:t>in</w:t>
      </w:r>
      <w:commentRangeEnd w:id="13"/>
      <w:r>
        <w:rPr>
          <w:rStyle w:val="CommentReference"/>
        </w:rPr>
        <w:commentReference w:id="13"/>
      </w:r>
      <w:commentRangeEnd w:id="14"/>
      <w:r w:rsidR="004817F3">
        <w:rPr>
          <w:rStyle w:val="CommentReference"/>
        </w:rPr>
        <w:commentReference w:id="14"/>
      </w:r>
      <w:r>
        <w:t xml:space="preserve"> </w:t>
      </w:r>
    </w:p>
    <w:p w14:paraId="5EE9F481" w14:textId="77777777" w:rsidR="004B1467" w:rsidRDefault="004B1467" w:rsidP="009C4CFA">
      <w:pPr>
        <w:rPr>
          <w:ins w:id="15" w:author="Dave Bridges" w:date="2017-07-31T17:32:00Z"/>
        </w:rPr>
      </w:pPr>
    </w:p>
    <w:p w14:paraId="659E5B2F" w14:textId="293CF76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28E544EA" w:rsidR="002633D8" w:rsidRDefault="002633D8" w:rsidP="009C4CFA">
      <w:pPr>
        <w:rPr>
          <w:ins w:id="16"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1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Determination</w:t>
      </w:r>
      <w:r w:rsidR="004817F3">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ins w:id="18"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19"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Pr>
        <w:rPr>
          <w:ins w:id="20" w:author="Dave Bridges" w:date="2017-07-31T17:35:00Z"/>
        </w:rPr>
      </w:pPr>
    </w:p>
    <w:p w14:paraId="48658E05" w14:textId="6BBD3902" w:rsidR="00833B9D" w:rsidRDefault="00642BDD" w:rsidP="009C4CFA">
      <w:pPr>
        <w:rPr>
          <w:ins w:id="21"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proofErr w:type="spellStart"/>
      <w:r w:rsidR="00D6022E" w:rsidRPr="009C4CFA">
        <w:rPr>
          <w:rFonts w:cs="Times New Roman"/>
          <w:i/>
        </w:rPr>
        <w:t>Actb</w:t>
      </w:r>
      <w:proofErr w:type="spellEnd"/>
      <w:r w:rsidR="00D6022E" w:rsidRPr="005354F7">
        <w:rPr>
          <w:rFonts w:cs="Times New Roman"/>
        </w:rPr>
        <w:t xml:space="preserve"> </w:t>
      </w:r>
      <w:r w:rsidR="005354F7">
        <w:rPr>
          <w:rFonts w:cs="Times New Roman"/>
        </w:rPr>
        <w:t>after evaluation of several reference genes</w:t>
      </w:r>
      <w:ins w:id="22" w:author="Microsoft Office User" w:date="2017-08-04T11:35:00Z">
        <w:r w:rsidR="00FC0DED">
          <w:rPr>
            <w:rFonts w:cs="Times New Roman"/>
          </w:rPr>
          <w:t xml:space="preserve"> </w:t>
        </w:r>
      </w:ins>
      <w:r w:rsidR="00D6022E" w:rsidRPr="005354F7">
        <w:rPr>
          <w:rFonts w:cs="Times New Roman"/>
        </w:rPr>
        <w:t>(Table 1).</w:t>
      </w:r>
    </w:p>
    <w:p w14:paraId="67ACC548" w14:textId="77777777" w:rsidR="005354F7" w:rsidRPr="006E2EF1" w:rsidRDefault="005354F7" w:rsidP="009C4CFA"/>
    <w:p w14:paraId="77DBC1CE" w14:textId="0DBF29DE"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ins w:id="23" w:author="Microsoft Office User" w:date="2017-08-16T11:51:00Z">
        <w:r w:rsidR="003A6439">
          <w:rPr>
            <w:rFonts w:eastAsia="Times New Roman" w:cs="Times New Roman"/>
            <w:color w:val="000000"/>
            <w:shd w:val="clear" w:color="auto" w:fill="FFFFFF"/>
          </w:rPr>
          <w:t>g</w:t>
        </w:r>
      </w:ins>
      <w:r>
        <w:rPr>
          <w:rFonts w:eastAsia="Times New Roman" w:cs="Times New Roman"/>
          <w:color w:val="000000"/>
          <w:shd w:val="clear" w:color="auto" w:fill="FFFFFF"/>
        </w:rPr>
        <w:t xml:space="preserve"> </w:t>
      </w:r>
      <w:commentRangeStart w:id="24"/>
      <w:commentRangeStart w:id="25"/>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ins w:id="26" w:author="Microsoft Office User" w:date="2017-08-16T11:51:00Z">
        <w:r w:rsidR="003A6439">
          <w:rPr>
            <w:rFonts w:eastAsia="Times New Roman" w:cs="Times New Roman"/>
            <w:color w:val="000000"/>
            <w:shd w:val="clear" w:color="auto" w:fill="FFFFFF"/>
          </w:rPr>
          <w:t xml:space="preserve"> antibodies</w:t>
        </w:r>
      </w:ins>
      <w:r>
        <w:rPr>
          <w:rFonts w:eastAsia="Times New Roman" w:cs="Times New Roman"/>
          <w:color w:val="000000"/>
          <w:shd w:val="clear" w:color="auto" w:fill="FFFFFF"/>
        </w:rPr>
        <w:t>.</w:t>
      </w:r>
      <w:commentRangeEnd w:id="24"/>
      <w:r>
        <w:rPr>
          <w:rStyle w:val="CommentReference"/>
        </w:rPr>
        <w:commentReference w:id="24"/>
      </w:r>
      <w:commentRangeEnd w:id="25"/>
      <w:r w:rsidR="005354F7">
        <w:rPr>
          <w:rStyle w:val="CommentReference"/>
        </w:rPr>
        <w:commentReference w:id="25"/>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w:t>
      </w:r>
      <w:commentRangeStart w:id="27"/>
      <w:r w:rsidRPr="00DE6E98">
        <w:rPr>
          <w:rFonts w:eastAsia="Times New Roman" w:cs="Times New Roman"/>
          <w:color w:val="000000"/>
          <w:shd w:val="clear" w:color="auto" w:fill="FFFFFF"/>
        </w:rPr>
        <w:lastRenderedPageBreak/>
        <w:t>visualized using an Odyssey image scanner and blots were quantified using the Odyssey software version 2.1 (</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27"/>
      <w:r w:rsidR="003A6439">
        <w:rPr>
          <w:rStyle w:val="CommentReference"/>
        </w:rPr>
        <w:commentReference w:id="27"/>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bookmarkStart w:id="28" w:name="_GoBack"/>
      <w:ins w:id="2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30" w:author="Microsoft Office User" w:date="2017-08-09T11:46:00Z">
        <w:r w:rsidR="00960D10">
          <w:fldChar w:fldCharType="end"/>
        </w:r>
      </w:ins>
      <w:bookmarkEnd w:id="28"/>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31"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2B8EE7B"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r w:rsidR="00497CD5">
        <w:t xml:space="preserve">However, there </w:t>
      </w:r>
      <w:r w:rsidR="00191472">
        <w:t xml:space="preserve">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32"/>
      <w:r>
        <w:t xml:space="preserve">evaluated body mass </w:t>
      </w:r>
      <w:commentRangeEnd w:id="32"/>
      <w:r w:rsidR="00255829">
        <w:rPr>
          <w:rStyle w:val="CommentReference"/>
        </w:rPr>
        <w:commentReference w:id="32"/>
      </w:r>
      <w:r>
        <w:t xml:space="preserve">in mice via </w:t>
      </w:r>
      <w:proofErr w:type="spellStart"/>
      <w:r>
        <w:t>EchoMRI</w:t>
      </w:r>
      <w:proofErr w:type="spellEnd"/>
      <w:r>
        <w:t>. Contrary to expectations, we observed reductions in fat mass in the HFD-fed dexamethasone treated group (</w:t>
      </w:r>
      <w:commentRangeStart w:id="33"/>
      <w:r>
        <w:t>Figure</w:t>
      </w:r>
      <w:commentRangeEnd w:id="33"/>
      <w:r w:rsidR="00E2033A">
        <w:rPr>
          <w:rStyle w:val="CommentReference"/>
        </w:rPr>
        <w:commentReference w:id="33"/>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34"/>
      <w:r w:rsidR="00E2033A">
        <w:t>F</w:t>
      </w:r>
      <w:r>
        <w:t>igure</w:t>
      </w:r>
      <w:commentRangeEnd w:id="34"/>
      <w:r w:rsidR="00E2033A">
        <w:rPr>
          <w:rStyle w:val="CommentReference"/>
        </w:rPr>
        <w:commentReference w:id="34"/>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35"/>
      <w:r w:rsidR="008C3E9A">
        <w:rPr>
          <w:color w:val="000000" w:themeColor="text1"/>
        </w:rPr>
        <w:t>NAFLD</w:t>
      </w:r>
      <w:commentRangeEnd w:id="35"/>
      <w:r w:rsidR="00DD4CD8">
        <w:rPr>
          <w:rStyle w:val="CommentReference"/>
        </w:rPr>
        <w:commentReference w:id="35"/>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36"/>
      <w:r w:rsidR="00A14D1A">
        <w:rPr>
          <w:color w:val="000000" w:themeColor="text1"/>
        </w:rPr>
        <w:t>p</w:t>
      </w:r>
      <w:commentRangeEnd w:id="36"/>
      <w:r w:rsidR="00A14D1A">
        <w:rPr>
          <w:rStyle w:val="CommentReference"/>
        </w:rPr>
        <w:commentReference w:id="36"/>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37"/>
      <w:r w:rsidR="003A5F27">
        <w:rPr>
          <w:color w:val="000000" w:themeColor="text1"/>
        </w:rPr>
        <w:t>p</w:t>
      </w:r>
      <w:commentRangeEnd w:id="37"/>
      <w:r w:rsidR="003A5F27">
        <w:rPr>
          <w:rStyle w:val="CommentReference"/>
        </w:rPr>
        <w:commentReference w:id="37"/>
      </w:r>
      <w:r w:rsidR="003A5F27">
        <w:rPr>
          <w:color w:val="000000" w:themeColor="text1"/>
        </w:rPr>
        <w:t>=</w:t>
      </w:r>
      <w:r>
        <w:rPr>
          <w:color w:val="000000" w:themeColor="text1"/>
        </w:rPr>
        <w:t xml:space="preserve">; </w:t>
      </w:r>
      <w:commentRangeStart w:id="38"/>
      <w:r>
        <w:rPr>
          <w:color w:val="000000" w:themeColor="text1"/>
        </w:rPr>
        <w:t xml:space="preserve">XX </w:t>
      </w:r>
      <w:commentRangeEnd w:id="38"/>
      <w:r>
        <w:rPr>
          <w:rStyle w:val="CommentReference"/>
        </w:rPr>
        <w:commentReference w:id="38"/>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39"/>
      <w:r w:rsidR="00467863">
        <w:rPr>
          <w:color w:val="000000" w:themeColor="text1"/>
        </w:rPr>
        <w:t>reported</w:t>
      </w:r>
      <w:commentRangeEnd w:id="39"/>
      <w:r w:rsidR="00467863">
        <w:rPr>
          <w:rStyle w:val="CommentReference"/>
        </w:rPr>
        <w:commentReference w:id="39"/>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40"/>
      <w:commentRangeStart w:id="41"/>
      <w:r w:rsidR="006066A2">
        <w:rPr>
          <w:color w:val="000000" w:themeColor="text1"/>
        </w:rPr>
        <w:t>Figure 4F</w:t>
      </w:r>
      <w:commentRangeEnd w:id="40"/>
      <w:r w:rsidR="00001E0D">
        <w:rPr>
          <w:rStyle w:val="CommentReference"/>
        </w:rPr>
        <w:commentReference w:id="40"/>
      </w:r>
      <w:commentRangeEnd w:id="41"/>
      <w:r w:rsidR="007B0FD8">
        <w:rPr>
          <w:rStyle w:val="CommentReference"/>
        </w:rPr>
        <w:commentReference w:id="41"/>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ATGL,</w:t>
      </w:r>
      <w:r>
        <w:rPr>
          <w:color w:val="000000" w:themeColor="text1"/>
        </w:rPr>
        <w:t xml:space="preserve"> in the </w:t>
      </w:r>
      <w:proofErr w:type="spellStart"/>
      <w:r>
        <w:rPr>
          <w:color w:val="000000" w:themeColor="text1"/>
        </w:rPr>
        <w:t>iWAT</w:t>
      </w:r>
      <w:proofErr w:type="spellEnd"/>
      <w:r>
        <w:rPr>
          <w:color w:val="000000" w:themeColor="text1"/>
        </w:rPr>
        <w:t xml:space="preserve"> of these mice</w:t>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Thes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42"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t>
      </w:r>
      <w:r w:rsidR="00B25F58">
        <w:rPr>
          <w:color w:val="000000" w:themeColor="text1"/>
        </w:rPr>
        <w:lastRenderedPageBreak/>
        <w:t>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43"/>
      <w:r w:rsidR="00B32E07">
        <w:rPr>
          <w:color w:val="000000" w:themeColor="text1"/>
        </w:rPr>
        <w:t>glucocorticoids</w:t>
      </w:r>
      <w:commentRangeEnd w:id="43"/>
      <w:r w:rsidR="00B32E07">
        <w:rPr>
          <w:rStyle w:val="CommentReference"/>
        </w:rPr>
        <w:commentReference w:id="43"/>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44" w:author="Microsoft Office User" w:date="2017-08-09T11:06:00Z"/>
          <w:color w:val="000000" w:themeColor="text1"/>
        </w:rPr>
      </w:pPr>
    </w:p>
    <w:p w14:paraId="59378091" w14:textId="78795DAC" w:rsidR="00CD6325" w:rsidRDefault="0015242A" w:rsidP="00EA22A1">
      <w:pPr>
        <w:rPr>
          <w:color w:val="000000" w:themeColor="text1"/>
        </w:rPr>
      </w:pPr>
      <w:r>
        <w:rPr>
          <w:color w:val="000000" w:themeColor="text1"/>
        </w:rPr>
        <w:t>Lipolysis has been linked to increased gluconeogenesis by several studies</w:t>
      </w:r>
      <w:ins w:id="45" w:author="Microsoft Office User" w:date="2017-08-09T12:25:00Z">
        <w:r w:rsidR="00D646E1">
          <w:rPr>
            <w:color w:val="000000" w:themeColor="text1"/>
          </w:rPr>
          <w:t xml:space="preserve"> </w:t>
        </w:r>
      </w:ins>
      <w:ins w:id="46"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47"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A95AC7">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1,52)", "plainTextFormattedCitation" : "(51,52)", "previouslyFormattedCitation" : "(52,51)" }, "properties" : { "noteIndex" : 0 }, "schema" : "https://github.com/citation-style-language/schema/raw/master/csl-citation.json" }</w:instrText>
      </w:r>
      <w:r>
        <w:rPr>
          <w:color w:val="000000" w:themeColor="text1"/>
        </w:rPr>
        <w:fldChar w:fldCharType="separate"/>
      </w:r>
      <w:r w:rsidR="00A95AC7" w:rsidRPr="00A95AC7">
        <w:rPr>
          <w:noProof/>
          <w:color w:val="000000" w:themeColor="text1"/>
        </w:rPr>
        <w:t>(51,52)</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transcripts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48"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49"/>
      <w:r w:rsidR="004B1467">
        <w:rPr>
          <w:bCs/>
          <w:iCs/>
        </w:rPr>
        <w:t>Core</w:t>
      </w:r>
      <w:commentRangeEnd w:id="49"/>
      <w:r w:rsidR="004B1467">
        <w:rPr>
          <w:rStyle w:val="CommentReference"/>
        </w:rPr>
        <w:commentReference w:id="49"/>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2E0FBBEA" w14:textId="1BB4647C" w:rsidR="00A95AC7" w:rsidRPr="00A95AC7" w:rsidRDefault="00FA2417" w:rsidP="00A95AC7">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A95AC7" w:rsidRPr="00A95AC7">
        <w:rPr>
          <w:rFonts w:ascii="Calibri" w:eastAsia="Times New Roman" w:hAnsi="Calibri" w:cs="Times New Roman"/>
          <w:noProof/>
        </w:rPr>
        <w:t xml:space="preserve">1. </w:t>
      </w:r>
      <w:r w:rsidR="00A95AC7" w:rsidRPr="00A95AC7">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2CA8CF49"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 </w:t>
      </w:r>
      <w:r w:rsidRPr="00A95AC7">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6324DDBD"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 </w:t>
      </w:r>
      <w:r w:rsidRPr="00A95AC7">
        <w:rPr>
          <w:rFonts w:ascii="Calibri" w:eastAsia="Times New Roman" w:hAnsi="Calibri" w:cs="Times New Roman"/>
          <w:noProof/>
        </w:rPr>
        <w:tab/>
        <w:t xml:space="preserve">Hsiao C, Ph D, Cherry DK, Beatty PC, Ph D, Rechtsteiner EA, Care H. National Ambulatory Medical Care Survey : 2007 Summary. 2010; </w:t>
      </w:r>
    </w:p>
    <w:p w14:paraId="185B7AAC"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 </w:t>
      </w:r>
      <w:r w:rsidRPr="00A95AC7">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087DD841"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 </w:t>
      </w:r>
      <w:r w:rsidRPr="00A95AC7">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EDDD8D4"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6. </w:t>
      </w:r>
      <w:r w:rsidRPr="00A95AC7">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FD42516"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7. </w:t>
      </w:r>
      <w:r w:rsidRPr="00A95AC7">
        <w:rPr>
          <w:rFonts w:ascii="Calibri" w:eastAsia="Times New Roman" w:hAnsi="Calibri" w:cs="Times New Roman"/>
          <w:noProof/>
        </w:rPr>
        <w:tab/>
        <w:t xml:space="preserve">Karam JH, Grodsky GM, Ph D, Forsham PH. Excessive Insulin Response to Glucose in Obese Subjects as Measured by Immunochemical Assay. </w:t>
      </w:r>
    </w:p>
    <w:p w14:paraId="089FC8AA"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8. </w:t>
      </w:r>
      <w:r w:rsidRPr="00A95AC7">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74E1C50C"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9. </w:t>
      </w:r>
      <w:r w:rsidRPr="00A95AC7">
        <w:rPr>
          <w:rFonts w:ascii="Calibri" w:eastAsia="Times New Roman" w:hAnsi="Calibri" w:cs="Times New Roman"/>
          <w:noProof/>
        </w:rPr>
        <w:tab/>
        <w:t xml:space="preserve">Steffensen C, Pereira AM, Dekkers OM. Prevalence of hypercortisolism in type 2 diabetes patients : a systematic review and. 2016; </w:t>
      </w:r>
    </w:p>
    <w:p w14:paraId="14514C68"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0. </w:t>
      </w:r>
      <w:r w:rsidRPr="00A95AC7">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0DECECC1"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1. </w:t>
      </w:r>
      <w:r w:rsidRPr="00A95AC7">
        <w:rPr>
          <w:rFonts w:ascii="Calibri" w:eastAsia="Times New Roman" w:hAnsi="Calibri" w:cs="Times New Roman"/>
          <w:noProof/>
        </w:rPr>
        <w:tab/>
        <w:t xml:space="preserve">Youssef WI, Mccullough AJ. Steatohepatitis in obese individuals. 2002;16:733–47. </w:t>
      </w:r>
    </w:p>
    <w:p w14:paraId="554359B7"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2. </w:t>
      </w:r>
      <w:r w:rsidRPr="00A95AC7">
        <w:rPr>
          <w:rFonts w:ascii="Calibri" w:eastAsia="Times New Roman" w:hAnsi="Calibri" w:cs="Times New Roman"/>
          <w:noProof/>
        </w:rPr>
        <w:tab/>
        <w:t xml:space="preserve">Pivonello R, Martino MC De, Leo M De, Lombardi G, Colao A. Cushing’s Syndrome. 2008;37:135–49. </w:t>
      </w:r>
    </w:p>
    <w:p w14:paraId="13D5A4C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3. </w:t>
      </w:r>
      <w:r w:rsidRPr="00A95AC7">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61E9A2B"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4. </w:t>
      </w:r>
      <w:r w:rsidRPr="00A95AC7">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5F0D287B"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5. </w:t>
      </w:r>
      <w:r w:rsidRPr="00A95AC7">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w:t>
      </w:r>
      <w:r w:rsidRPr="00A95AC7">
        <w:rPr>
          <w:rFonts w:ascii="Calibri" w:eastAsia="Times New Roman" w:hAnsi="Calibri" w:cs="Times New Roman"/>
          <w:noProof/>
        </w:rPr>
        <w:lastRenderedPageBreak/>
        <w:t xml:space="preserve">disease. 2012;392–9. </w:t>
      </w:r>
    </w:p>
    <w:p w14:paraId="16D6CDC1"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6. </w:t>
      </w:r>
      <w:r w:rsidRPr="00A95AC7">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49A01B2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7. </w:t>
      </w:r>
      <w:r w:rsidRPr="00A95AC7">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E3DE622"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8. </w:t>
      </w:r>
      <w:r w:rsidRPr="00A95AC7">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47B266B7"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19. </w:t>
      </w:r>
      <w:r w:rsidRPr="00A95AC7">
        <w:rPr>
          <w:rFonts w:ascii="Calibri" w:eastAsia="Times New Roman" w:hAnsi="Calibri" w:cs="Times New Roman"/>
          <w:noProof/>
        </w:rPr>
        <w:tab/>
        <w:t xml:space="preserve">Schakman O, Kalista S, Barbé C, Loumaye A, Thissen JP. Glucocorticoid-induced skeletal muscle atrophy </w:t>
      </w:r>
      <w:r w:rsidRPr="00A95AC7">
        <w:rPr>
          <w:rFonts w:ascii="Oriya Sangam MN" w:eastAsia="Oriya Sangam MN" w:hAnsi="Oriya Sangam MN" w:cs="Oriya Sangam MN"/>
          <w:noProof/>
        </w:rPr>
        <w:t>ଝ</w:t>
      </w:r>
      <w:r w:rsidRPr="00A95AC7">
        <w:rPr>
          <w:rFonts w:ascii="Calibri" w:eastAsia="Times New Roman" w:hAnsi="Calibri" w:cs="Times New Roman"/>
          <w:noProof/>
        </w:rPr>
        <w:t>. Int J Biochem Cell Biol [Internet]. Elsevier Ltd; 2013;45:2163–72. Available from: http://dx.doi.org/10.1016/j.biocel.2013.05.036</w:t>
      </w:r>
    </w:p>
    <w:p w14:paraId="221B5572"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0. </w:t>
      </w:r>
      <w:r w:rsidRPr="00A95AC7">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0DA9BD86"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1. </w:t>
      </w:r>
      <w:r w:rsidRPr="00A95AC7">
        <w:rPr>
          <w:rFonts w:ascii="Calibri" w:eastAsia="Times New Roman" w:hAnsi="Calibri" w:cs="Times New Roman"/>
          <w:noProof/>
        </w:rPr>
        <w:tab/>
        <w:t xml:space="preserve">Geer EB, Shen W, Gallagher D, Punyanitya M, Looker HC, Post KD, Freda PU. Female Patients with Cushing ’ s Disease. 2011;73:469–75. </w:t>
      </w:r>
    </w:p>
    <w:p w14:paraId="43D87F9E"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2. </w:t>
      </w:r>
      <w:r w:rsidRPr="00A95AC7">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3A4A43E"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3. </w:t>
      </w:r>
      <w:r w:rsidRPr="00A95AC7">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3DC22E"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4. </w:t>
      </w:r>
      <w:r w:rsidRPr="00A95AC7">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624F288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5. </w:t>
      </w:r>
      <w:r w:rsidRPr="00A95AC7">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1D2269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6. </w:t>
      </w:r>
      <w:r w:rsidRPr="00A95AC7">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461E87FB"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7. </w:t>
      </w:r>
      <w:r w:rsidRPr="00A95AC7">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5372F7"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8. </w:t>
      </w:r>
      <w:r w:rsidRPr="00A95AC7">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86E2BD9"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29. </w:t>
      </w:r>
      <w:r w:rsidRPr="00A95AC7">
        <w:rPr>
          <w:rFonts w:ascii="Calibri" w:eastAsia="Times New Roman" w:hAnsi="Calibri" w:cs="Times New Roman"/>
          <w:noProof/>
        </w:rPr>
        <w:tab/>
        <w:t xml:space="preserve">Westerbacka J, Rvi AS, Halavaara J, Yki-ja H. Fat Accumulation in the Liver Is Associated </w:t>
      </w:r>
      <w:r w:rsidRPr="00A95AC7">
        <w:rPr>
          <w:rFonts w:ascii="Calibri" w:eastAsia="Times New Roman" w:hAnsi="Calibri" w:cs="Times New Roman"/>
          <w:noProof/>
        </w:rPr>
        <w:lastRenderedPageBreak/>
        <w:t xml:space="preserve">with Defects in Insulin Suppression of Glucose Production and Serum Free Fatty Acids Independent of Obesity in Normal Men. 2002;87:3023–8. </w:t>
      </w:r>
    </w:p>
    <w:p w14:paraId="4594ED90"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0. </w:t>
      </w:r>
      <w:r w:rsidRPr="00A95AC7">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D6A7CF5"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1. </w:t>
      </w:r>
      <w:r w:rsidRPr="00A95AC7">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7948C66D"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2. </w:t>
      </w:r>
      <w:r w:rsidRPr="00A95AC7">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77F1348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3. </w:t>
      </w:r>
      <w:r w:rsidRPr="00A95AC7">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7B787B99"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4. </w:t>
      </w:r>
      <w:r w:rsidRPr="00A95AC7">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582AA014"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5. </w:t>
      </w:r>
      <w:r w:rsidRPr="00A95AC7">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764C171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6. </w:t>
      </w:r>
      <w:r w:rsidRPr="00A95AC7">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601E1EC0"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7. </w:t>
      </w:r>
      <w:r w:rsidRPr="00A95AC7">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7E8E867C"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8. </w:t>
      </w:r>
      <w:r w:rsidRPr="00A95AC7">
        <w:rPr>
          <w:rFonts w:ascii="Calibri" w:eastAsia="Times New Roman" w:hAnsi="Calibri" w:cs="Times New Roman"/>
          <w:noProof/>
        </w:rPr>
        <w:tab/>
        <w:t xml:space="preserve">Chiang S-H, Chang L SA. TC10 and Insulin </w:t>
      </w:r>
      <w:r w:rsidRPr="00A95AC7">
        <w:rPr>
          <w:rFonts w:ascii="Calibri" w:eastAsia="Calibri" w:hAnsi="Calibri" w:cs="Calibri"/>
          <w:noProof/>
        </w:rPr>
        <w:t>‐</w:t>
      </w:r>
      <w:r w:rsidRPr="00A95AC7">
        <w:rPr>
          <w:rFonts w:ascii="Calibri" w:eastAsia="Times New Roman" w:hAnsi="Calibri" w:cs="Times New Roman"/>
          <w:noProof/>
        </w:rPr>
        <w:t xml:space="preserve"> Stimulated Glucose Transport. 2002;406:1257–62. </w:t>
      </w:r>
    </w:p>
    <w:p w14:paraId="3CCA41FA"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39. </w:t>
      </w:r>
      <w:r w:rsidRPr="00A95AC7">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3651E245"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0. </w:t>
      </w:r>
      <w:r w:rsidRPr="00A95AC7">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7E6251B8"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1. </w:t>
      </w:r>
      <w:r w:rsidRPr="00A95AC7">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CE60C30"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2. </w:t>
      </w:r>
      <w:r w:rsidRPr="00A95AC7">
        <w:rPr>
          <w:rFonts w:ascii="Calibri" w:eastAsia="Times New Roman" w:hAnsi="Calibri" w:cs="Times New Roman"/>
          <w:noProof/>
        </w:rPr>
        <w:tab/>
        <w:t xml:space="preserve">Kramer C, Zinman B, Retnakaran R. Are Metabolically Healthy Overweight and Obesity </w:t>
      </w:r>
      <w:r w:rsidRPr="00A95AC7">
        <w:rPr>
          <w:rFonts w:ascii="Calibri" w:eastAsia="Times New Roman" w:hAnsi="Calibri" w:cs="Times New Roman"/>
          <w:noProof/>
        </w:rPr>
        <w:lastRenderedPageBreak/>
        <w:t xml:space="preserve">Benign Conditions ? Ann Intern Med. 2013;159:758–69. </w:t>
      </w:r>
    </w:p>
    <w:p w14:paraId="406E4928"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3. </w:t>
      </w:r>
      <w:r w:rsidRPr="00A95AC7">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61F95474"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4. </w:t>
      </w:r>
      <w:r w:rsidRPr="00A95AC7">
        <w:rPr>
          <w:rFonts w:ascii="Calibri" w:eastAsia="Times New Roman" w:hAnsi="Calibri" w:cs="Times New Roman"/>
          <w:noProof/>
        </w:rPr>
        <w:tab/>
        <w:t xml:space="preserve">Roper N, Bilous R, Kelly W, Unwin N, Connolly V. Cause-Specific Mortality in a Population. Diabetes Care. 2002;25. </w:t>
      </w:r>
    </w:p>
    <w:p w14:paraId="3529C69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5. </w:t>
      </w:r>
      <w:r w:rsidRPr="00A95AC7">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1EB3C67A"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6. </w:t>
      </w:r>
      <w:r w:rsidRPr="00A95AC7">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71D1FE53"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7. </w:t>
      </w:r>
      <w:r w:rsidRPr="00A95AC7">
        <w:rPr>
          <w:rFonts w:ascii="Calibri" w:eastAsia="Times New Roman" w:hAnsi="Calibri" w:cs="Times New Roman"/>
          <w:noProof/>
        </w:rPr>
        <w:tab/>
        <w:t xml:space="preserve">Yan Y, Hou D, Zhao X, Liu J. Childhood Adiposity and Nonalcoholic Fatty Liver Disease in Adulthood. 2017;139. </w:t>
      </w:r>
    </w:p>
    <w:p w14:paraId="2016A559"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8. </w:t>
      </w:r>
      <w:r w:rsidRPr="00A95AC7">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FD21017"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49. </w:t>
      </w:r>
      <w:r w:rsidRPr="00A95AC7">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58C00424"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0. </w:t>
      </w:r>
      <w:r w:rsidRPr="00A95AC7">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596BC559"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1. </w:t>
      </w:r>
      <w:r w:rsidRPr="00A95AC7">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67ED33B"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2. </w:t>
      </w:r>
      <w:r w:rsidRPr="00A95AC7">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1A7A477E"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3. </w:t>
      </w:r>
      <w:r w:rsidRPr="00A95AC7">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0156412"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4. </w:t>
      </w:r>
      <w:r w:rsidRPr="00A95AC7">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2FACE254"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5. </w:t>
      </w:r>
      <w:r w:rsidRPr="00A95AC7">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1673778D"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6. </w:t>
      </w:r>
      <w:r w:rsidRPr="00A95AC7">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w:t>
      </w:r>
      <w:r w:rsidRPr="00A95AC7">
        <w:rPr>
          <w:rFonts w:ascii="Calibri" w:eastAsia="Times New Roman" w:hAnsi="Calibri" w:cs="Times New Roman"/>
          <w:noProof/>
        </w:rPr>
        <w:lastRenderedPageBreak/>
        <w:t xml:space="preserve">Res Commun. 1988;153:489–97. </w:t>
      </w:r>
    </w:p>
    <w:p w14:paraId="66BE1730" w14:textId="77777777" w:rsidR="00A95AC7" w:rsidRPr="00A95AC7" w:rsidRDefault="00A95AC7" w:rsidP="00A95AC7">
      <w:pPr>
        <w:widowControl w:val="0"/>
        <w:autoSpaceDE w:val="0"/>
        <w:autoSpaceDN w:val="0"/>
        <w:adjustRightInd w:val="0"/>
        <w:ind w:left="640" w:hanging="640"/>
        <w:rPr>
          <w:rFonts w:ascii="Calibri" w:eastAsia="Times New Roman" w:hAnsi="Calibri" w:cs="Times New Roman"/>
          <w:noProof/>
        </w:rPr>
      </w:pPr>
      <w:r w:rsidRPr="00A95AC7">
        <w:rPr>
          <w:rFonts w:ascii="Calibri" w:eastAsia="Times New Roman" w:hAnsi="Calibri" w:cs="Times New Roman"/>
          <w:noProof/>
        </w:rPr>
        <w:t xml:space="preserve">57. </w:t>
      </w:r>
      <w:r w:rsidRPr="00A95AC7">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58C8AC5" w14:textId="77777777" w:rsidR="00A95AC7" w:rsidRPr="00A95AC7" w:rsidRDefault="00A95AC7" w:rsidP="00A95AC7">
      <w:pPr>
        <w:widowControl w:val="0"/>
        <w:autoSpaceDE w:val="0"/>
        <w:autoSpaceDN w:val="0"/>
        <w:adjustRightInd w:val="0"/>
        <w:ind w:left="640" w:hanging="640"/>
        <w:rPr>
          <w:rFonts w:ascii="Calibri" w:hAnsi="Calibri"/>
          <w:noProof/>
        </w:rPr>
      </w:pPr>
      <w:r w:rsidRPr="00A95AC7">
        <w:rPr>
          <w:rFonts w:ascii="Calibri" w:eastAsia="Times New Roman" w:hAnsi="Calibri" w:cs="Times New Roman"/>
          <w:noProof/>
        </w:rPr>
        <w:t xml:space="preserve">58. </w:t>
      </w:r>
      <w:r w:rsidRPr="00A95AC7">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630B795B" w:rsidR="000A4359" w:rsidRPr="000A4359" w:rsidRDefault="00FA2417" w:rsidP="00A95AC7">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8"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9"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10"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11"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12"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1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14" w:author="Microsoft Office User" w:date="2017-08-16T11:44:00Z" w:initials="Office">
    <w:p w14:paraId="67817A1F" w14:textId="6DA9E577" w:rsidR="004817F3" w:rsidRDefault="004817F3">
      <w:pPr>
        <w:pStyle w:val="CommentText"/>
      </w:pPr>
      <w:r>
        <w:rPr>
          <w:rStyle w:val="CommentReference"/>
        </w:rPr>
        <w:annotationRef/>
      </w:r>
      <w:r>
        <w:t>Waiting for his response.</w:t>
      </w:r>
    </w:p>
  </w:comment>
  <w:comment w:id="24"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25"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27" w:author="Microsoft Office User" w:date="2017-08-16T11:51:00Z" w:initials="Office">
    <w:p w14:paraId="79B5DA20" w14:textId="09BF3F87" w:rsidR="003A6439" w:rsidRDefault="003A6439">
      <w:pPr>
        <w:pStyle w:val="CommentText"/>
      </w:pPr>
      <w:r>
        <w:rPr>
          <w:rStyle w:val="CommentReference"/>
        </w:rPr>
        <w:annotationRef/>
      </w:r>
      <w:r>
        <w:t>check</w:t>
      </w:r>
    </w:p>
  </w:comment>
  <w:comment w:id="32"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33"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34"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35" w:author="Microsoft Office User" w:date="2017-07-13T16:00:00Z" w:initials="Office">
    <w:p w14:paraId="5C99A5C3" w14:textId="78CB0225" w:rsidR="00CC09E6" w:rsidRDefault="00CC09E6">
      <w:pPr>
        <w:pStyle w:val="CommentText"/>
      </w:pPr>
      <w:r>
        <w:rPr>
          <w:rStyle w:val="CommentReference"/>
        </w:rPr>
        <w:annotationRef/>
      </w:r>
      <w:r>
        <w:t>cite</w:t>
      </w:r>
    </w:p>
  </w:comment>
  <w:comment w:id="3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37"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38" w:author="Dave Bridges" w:date="2017-07-31T18:08:00Z" w:initials="DB">
    <w:p w14:paraId="4E3089B1" w14:textId="405C6DB3" w:rsidR="00CC09E6" w:rsidRDefault="00CC09E6">
      <w:pPr>
        <w:pStyle w:val="CommentText"/>
      </w:pPr>
      <w:r>
        <w:rPr>
          <w:rStyle w:val="CommentReference"/>
        </w:rPr>
        <w:annotationRef/>
      </w:r>
      <w:r>
        <w:t>add</w:t>
      </w:r>
    </w:p>
  </w:comment>
  <w:comment w:id="39"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40"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41" w:author="Microsoft Office User" w:date="2017-08-16T11:55:00Z" w:initials="Office">
    <w:p w14:paraId="0BC9C315" w14:textId="7D27B074" w:rsidR="007B0FD8" w:rsidRDefault="007B0FD8">
      <w:pPr>
        <w:pStyle w:val="CommentText"/>
      </w:pPr>
      <w:r>
        <w:rPr>
          <w:rStyle w:val="CommentReference"/>
        </w:rPr>
        <w:annotationRef/>
      </w:r>
      <w:r>
        <w:t>I think I have put this in the legend. Adding note to double check when you are finished editing the figure legend doc</w:t>
      </w:r>
    </w:p>
  </w:comment>
  <w:comment w:id="4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4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67817A1F" w15:paraIdParent="769061EE" w15:done="0"/>
  <w15:commentEx w15:paraId="2ED4C5D1" w15:done="0"/>
  <w15:commentEx w15:paraId="4A05DCAB" w15:paraIdParent="2ED4C5D1" w15:done="0"/>
  <w15:commentEx w15:paraId="79B5DA20" w15:done="0"/>
  <w15:commentEx w15:paraId="4C37C0D4" w15:done="0"/>
  <w15:commentEx w15:paraId="7B578398" w15:done="0"/>
  <w15:commentEx w15:paraId="7598685D" w15:done="0"/>
  <w15:commentEx w15:paraId="5C99A5C3" w15:done="0"/>
  <w15:commentEx w15:paraId="67984F1A" w15:done="0"/>
  <w15:commentEx w15:paraId="7298D3C5" w15:done="0"/>
  <w15:commentEx w15:paraId="4E3089B1" w15:done="0"/>
  <w15:commentEx w15:paraId="39C0F535" w15:done="0"/>
  <w15:commentEx w15:paraId="56097170" w15:done="0"/>
  <w15:commentEx w15:paraId="0BC9C315" w15:paraIdParent="56097170" w15:done="0"/>
  <w15:commentEx w15:paraId="57FAFBC4"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67ABF"/>
    <w:rsid w:val="000704C3"/>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2F744B"/>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A6439"/>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64F12"/>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44696"/>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670F"/>
    <w:rsid w:val="00BB3E98"/>
    <w:rsid w:val="00BB49E1"/>
    <w:rsid w:val="00BC0504"/>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588821/"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3</Pages>
  <Words>29358</Words>
  <Characters>167341</Characters>
  <Application>Microsoft Macintosh Word</Application>
  <DocSecurity>0</DocSecurity>
  <Lines>1394</Lines>
  <Paragraphs>39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17-08-16T14:16:00Z</dcterms:created>
  <dcterms:modified xsi:type="dcterms:W3CDTF">2017-08-1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